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82ADDB" w14:textId="77777777" w:rsidR="000B0EE5" w:rsidRPr="00930813" w:rsidRDefault="005C0A1B">
      <w:pPr>
        <w:rPr>
          <w:rFonts w:ascii="Times New Roman" w:hAnsi="Times New Roman" w:cs="Times New Roman"/>
          <w:sz w:val="24"/>
          <w:szCs w:val="24"/>
        </w:rPr>
      </w:pPr>
      <w:r w:rsidRPr="00930813">
        <w:rPr>
          <w:rFonts w:ascii="Times New Roman" w:hAnsi="Times New Roman" w:cs="Times New Roman"/>
          <w:sz w:val="24"/>
          <w:szCs w:val="24"/>
        </w:rPr>
        <w:t>TIDieR item summary table</w:t>
      </w:r>
    </w:p>
    <w:tbl>
      <w:tblPr>
        <w:tblStyle w:val="TableGrid"/>
        <w:tblW w:w="13887" w:type="dxa"/>
        <w:tblLook w:val="04A0" w:firstRow="1" w:lastRow="0" w:firstColumn="1" w:lastColumn="0" w:noHBand="0" w:noVBand="1"/>
      </w:tblPr>
      <w:tblGrid>
        <w:gridCol w:w="1603"/>
        <w:gridCol w:w="1292"/>
        <w:gridCol w:w="644"/>
        <w:gridCol w:w="1023"/>
        <w:gridCol w:w="1182"/>
        <w:gridCol w:w="999"/>
        <w:gridCol w:w="1035"/>
        <w:gridCol w:w="803"/>
        <w:gridCol w:w="742"/>
        <w:gridCol w:w="1035"/>
        <w:gridCol w:w="876"/>
        <w:gridCol w:w="1230"/>
        <w:gridCol w:w="742"/>
        <w:gridCol w:w="681"/>
      </w:tblGrid>
      <w:tr w:rsidR="00AF5FDC" w:rsidRPr="00265F14" w14:paraId="5B8CCAA0" w14:textId="2CF4E221" w:rsidTr="00AF5FDC">
        <w:tc>
          <w:tcPr>
            <w:tcW w:w="1603" w:type="dxa"/>
          </w:tcPr>
          <w:p w14:paraId="32549389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03" w:type="dxa"/>
            <w:gridSpan w:val="12"/>
          </w:tcPr>
          <w:p w14:paraId="71ACB49A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TIDIER checklist items</w:t>
            </w:r>
          </w:p>
        </w:tc>
        <w:tc>
          <w:tcPr>
            <w:tcW w:w="681" w:type="dxa"/>
          </w:tcPr>
          <w:p w14:paraId="09995CE1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</w:p>
        </w:tc>
      </w:tr>
      <w:tr w:rsidR="00AF5FDC" w:rsidRPr="00265F14" w14:paraId="273D042D" w14:textId="49FBC6A7" w:rsidTr="00AF5FDC">
        <w:tc>
          <w:tcPr>
            <w:tcW w:w="1603" w:type="dxa"/>
          </w:tcPr>
          <w:p w14:paraId="43464061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92" w:type="dxa"/>
          </w:tcPr>
          <w:p w14:paraId="7920A46C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Intervention</w:t>
            </w:r>
          </w:p>
        </w:tc>
        <w:tc>
          <w:tcPr>
            <w:tcW w:w="644" w:type="dxa"/>
          </w:tcPr>
          <w:p w14:paraId="7450C59B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y</w:t>
            </w:r>
          </w:p>
        </w:tc>
        <w:tc>
          <w:tcPr>
            <w:tcW w:w="1023" w:type="dxa"/>
          </w:tcPr>
          <w:p w14:paraId="59B9CD9C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at – materials</w:t>
            </w:r>
          </w:p>
        </w:tc>
        <w:tc>
          <w:tcPr>
            <w:tcW w:w="1182" w:type="dxa"/>
          </w:tcPr>
          <w:p w14:paraId="4811AEB7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at - procedures</w:t>
            </w:r>
          </w:p>
        </w:tc>
        <w:tc>
          <w:tcPr>
            <w:tcW w:w="999" w:type="dxa"/>
          </w:tcPr>
          <w:p w14:paraId="69688289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o provided</w:t>
            </w:r>
          </w:p>
        </w:tc>
        <w:tc>
          <w:tcPr>
            <w:tcW w:w="1035" w:type="dxa"/>
          </w:tcPr>
          <w:p w14:paraId="6964BCBA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How delivered</w:t>
            </w:r>
          </w:p>
        </w:tc>
        <w:tc>
          <w:tcPr>
            <w:tcW w:w="803" w:type="dxa"/>
          </w:tcPr>
          <w:p w14:paraId="58A9082E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ere</w:t>
            </w:r>
          </w:p>
        </w:tc>
        <w:tc>
          <w:tcPr>
            <w:tcW w:w="742" w:type="dxa"/>
          </w:tcPr>
          <w:p w14:paraId="67ABBA07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When &amp; how much</w:t>
            </w:r>
          </w:p>
        </w:tc>
        <w:tc>
          <w:tcPr>
            <w:tcW w:w="1035" w:type="dxa"/>
          </w:tcPr>
          <w:p w14:paraId="420C9F45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Tailoring</w:t>
            </w:r>
          </w:p>
        </w:tc>
        <w:tc>
          <w:tcPr>
            <w:tcW w:w="876" w:type="dxa"/>
          </w:tcPr>
          <w:p w14:paraId="7946F626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Modify</w:t>
            </w:r>
          </w:p>
        </w:tc>
        <w:tc>
          <w:tcPr>
            <w:tcW w:w="1230" w:type="dxa"/>
          </w:tcPr>
          <w:p w14:paraId="325E1913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 xml:space="preserve">Adherence/ fidelity –planned </w:t>
            </w:r>
          </w:p>
        </w:tc>
        <w:tc>
          <w:tcPr>
            <w:tcW w:w="742" w:type="dxa"/>
          </w:tcPr>
          <w:p w14:paraId="5EF4BEC0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actual</w:t>
            </w:r>
          </w:p>
        </w:tc>
        <w:tc>
          <w:tcPr>
            <w:tcW w:w="681" w:type="dxa"/>
          </w:tcPr>
          <w:p w14:paraId="6E46A536" w14:textId="77777777" w:rsidR="00AF5FDC" w:rsidRPr="00265F14" w:rsidRDefault="00AF5FDC">
            <w:pPr>
              <w:rPr>
                <w:rFonts w:ascii="Times New Roman" w:hAnsi="Times New Roman" w:cs="Times New Roman"/>
              </w:rPr>
            </w:pPr>
          </w:p>
        </w:tc>
      </w:tr>
      <w:tr w:rsidR="00AF5FDC" w:rsidRPr="00265F14" w14:paraId="4D9BE9B2" w14:textId="49BCDA5D" w:rsidTr="00AF5FDC">
        <w:tc>
          <w:tcPr>
            <w:tcW w:w="1603" w:type="dxa"/>
          </w:tcPr>
          <w:p w14:paraId="6AD5FA0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Paper</w:t>
            </w:r>
          </w:p>
        </w:tc>
        <w:tc>
          <w:tcPr>
            <w:tcW w:w="1292" w:type="dxa"/>
          </w:tcPr>
          <w:p w14:paraId="2DE6BE6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44" w:type="dxa"/>
          </w:tcPr>
          <w:p w14:paraId="0823750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023" w:type="dxa"/>
          </w:tcPr>
          <w:p w14:paraId="534D277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82" w:type="dxa"/>
          </w:tcPr>
          <w:p w14:paraId="51EFFA9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9" w:type="dxa"/>
          </w:tcPr>
          <w:p w14:paraId="7E6D3E1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35" w:type="dxa"/>
          </w:tcPr>
          <w:p w14:paraId="3FF3938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03" w:type="dxa"/>
          </w:tcPr>
          <w:p w14:paraId="7E70860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42" w:type="dxa"/>
          </w:tcPr>
          <w:p w14:paraId="3DD2936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035" w:type="dxa"/>
          </w:tcPr>
          <w:p w14:paraId="526DE71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876" w:type="dxa"/>
          </w:tcPr>
          <w:p w14:paraId="5D47C6F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230" w:type="dxa"/>
          </w:tcPr>
          <w:p w14:paraId="25A972A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742" w:type="dxa"/>
          </w:tcPr>
          <w:p w14:paraId="70A0915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681" w:type="dxa"/>
          </w:tcPr>
          <w:p w14:paraId="5AF394AF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Total</w:t>
            </w:r>
          </w:p>
        </w:tc>
      </w:tr>
      <w:tr w:rsidR="00AF5FDC" w:rsidRPr="00265F14" w14:paraId="24AEE63A" w14:textId="65598185" w:rsidTr="00AF5FDC">
        <w:tc>
          <w:tcPr>
            <w:tcW w:w="1603" w:type="dxa"/>
          </w:tcPr>
          <w:p w14:paraId="71612F9F" w14:textId="45630D3A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Austrom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Austrom&lt;/Author&gt;&lt;Year&gt;2015&lt;/Year&gt;&lt;RecNum&gt;46&lt;/RecNum&gt;&lt;DisplayText&gt;(2015)&lt;/DisplayText&gt;&lt;record&gt;&lt;rec-number&gt;46&lt;/rec-number&gt;&lt;foreign-keys&gt;&lt;key app="EN" db-id="sf9rd2dr4fved1epzebvwapex5paeazf2sd2" timestamp="0"&gt;46&lt;/key&gt;&lt;/foreign-keys&gt;&lt;ref-type name="Journal Article"&gt;17&lt;/ref-type&gt;&lt;contributors&gt;&lt;authors&gt;&lt;author&gt;Austrom, Mary Guerriero&lt;/author&gt;&lt;author&gt;Geros, Kristin N.&lt;/author&gt;&lt;author&gt;Hemmerlein, Kimberly&lt;/author&gt;&lt;author&gt;McGuire, Siobhan M.&lt;/author&gt;&lt;author&gt;Gao, Sujuan&lt;/author&gt;&lt;author&gt;Brown, Steven A.&lt;/author&gt;&lt;author&gt;Callahan, Christopher M.&lt;/author&gt;&lt;author&gt;Clark, Daniel O.&lt;/author&gt;&lt;/authors&gt;&lt;/contributors&gt;&lt;titles&gt;&lt;title&gt;Use of a multiparty web based videoconference support group for family caregivers: Innovative practice&lt;/title&gt;&lt;secondary-title&gt;Dementia&lt;/secondary-title&gt;&lt;/titles&gt;&lt;pages&gt;682-690&lt;/pages&gt;&lt;volume&gt;14&lt;/volume&gt;&lt;number&gt;5&lt;/number&gt;&lt;keywords&gt;&lt;keyword&gt;Web Based Support Group&lt;/keyword&gt;&lt;keyword&gt;Feasibility&lt;/keyword&gt;&lt;keyword&gt;Acceptability&lt;/keyword&gt;&lt;keyword&gt;Dementia&lt;/keyword&gt;&lt;keyword&gt;Family Caregivers&lt;/keyword&gt;&lt;keyword&gt;Technology&lt;/keyword&gt;&lt;/keywords&gt;&lt;dates&gt;&lt;year&gt;2015&lt;/year&gt;&lt;/dates&gt;&lt;isbn&gt;1471-3012&lt;/isbn&gt;&lt;urls&gt;&lt;/urls&gt;&lt;electronic-resource-num&gt;10.1177/1471301214544338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5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386CDE6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439DB23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13CAF825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6C9E693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  <w:shd w:val="clear" w:color="auto" w:fill="E7E6E6" w:themeFill="background2"/>
          </w:tcPr>
          <w:p w14:paraId="1436A77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0FC437D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759FB76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0B4BEB6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7A91663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E7E6E6" w:themeFill="background2"/>
          </w:tcPr>
          <w:p w14:paraId="370B297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424394A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35A98D6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44A262A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8</w:t>
            </w:r>
          </w:p>
        </w:tc>
      </w:tr>
      <w:tr w:rsidR="00AF5FDC" w:rsidRPr="00265F14" w14:paraId="450A3785" w14:textId="3D819AEC" w:rsidTr="00AF5FDC">
        <w:tc>
          <w:tcPr>
            <w:tcW w:w="1603" w:type="dxa"/>
          </w:tcPr>
          <w:p w14:paraId="64C2FED5" w14:textId="6DDF2569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Bateman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Bateman&lt;/Author&gt;&lt;Year&gt;2017&lt;/Year&gt;&lt;RecNum&gt;92&lt;/RecNum&gt;&lt;DisplayText&gt;(2017)&lt;/DisplayText&gt;&lt;record&gt;&lt;rec-number&gt;92&lt;/rec-number&gt;&lt;foreign-keys&gt;&lt;key app="EN" db-id="sf9rd2dr4fved1epzebvwapex5paeazf2sd2" timestamp="1519079542"&gt;92&lt;/key&gt;&lt;/foreign-keys&gt;&lt;ref-type name="Journal Article"&gt;17&lt;/ref-type&gt;&lt;contributors&gt;&lt;authors&gt;&lt;author&gt;Bateman, Daniel Robert&lt;/author&gt;&lt;author&gt;Brady, Erin&lt;/author&gt;&lt;author&gt;Wilkerson, David&lt;/author&gt;&lt;author&gt;Yi, Eun-Hye&lt;/author&gt;&lt;author&gt;Karanam, Yamini&lt;/author&gt;&lt;author&gt;Callahan, Christopher M&lt;/author&gt;&lt;/authors&gt;&lt;/contributors&gt;&lt;titles&gt;&lt;title&gt;Comparing Crowdsourcing and Friendsourcing: A Social Media-Based Feasibility Study to Support Alzheimer Disease Caregivers&lt;/title&gt;&lt;secondary-title&gt;JMIR Research Protocols&lt;/secondary-title&gt;&lt;/titles&gt;&lt;periodical&gt;&lt;full-title&gt;JMIR Research Protocols&lt;/full-title&gt;&lt;/periodical&gt;&lt;pages&gt;e56&lt;/pages&gt;&lt;volume&gt;6&lt;/volume&gt;&lt;number&gt;4&lt;/number&gt;&lt;dates&gt;&lt;year&gt;2017&lt;/year&gt;&lt;/dates&gt;&lt;urls&gt;&lt;/urls&gt;&lt;electronic-resource-num&gt;10.2196/resprot.6904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7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27B72153" w14:textId="1F648372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37862EDE" w14:textId="6E135E2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31C0B997" w14:textId="78106279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499C9F82" w14:textId="6E10441C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  <w:shd w:val="clear" w:color="auto" w:fill="E7E6E6" w:themeFill="background2"/>
          </w:tcPr>
          <w:p w14:paraId="18A02D46" w14:textId="62BFD80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53F5913F" w14:textId="55A5649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0ED20E48" w14:textId="45114DFF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2B7AA551" w14:textId="43EA189D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1B24E101" w14:textId="06BF04DF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70D8AF43" w14:textId="692A9D9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43C89D9E" w14:textId="22EC03F2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02538F0B" w14:textId="536011D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5AA347E6" w14:textId="266E0CE2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0A87CFC4" w14:textId="045E7167" w:rsidTr="00AF5FDC">
        <w:tc>
          <w:tcPr>
            <w:tcW w:w="1603" w:type="dxa"/>
          </w:tcPr>
          <w:p w14:paraId="3400C88D" w14:textId="00150EC1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Boots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Boots&lt;/Author&gt;&lt;Year&gt;2017&lt;/Year&gt;&lt;IDText&gt;Implementation of the Blended Care Self-Management Program for Caregivers of People With Early-Stage Dementia (Partner in Balance): Process Evaluation of a Randomized Controlled Trial&lt;/IDText&gt;&lt;DisplayText&gt;(2017)&lt;/DisplayText&gt;&lt;record&gt;&lt;dates&gt;&lt;pub-dates&gt;&lt;date&gt;Dec&lt;/date&gt;&lt;/pub-dates&gt;&lt;year&gt;2017&lt;/year&gt;&lt;/dates&gt;&lt;urls&gt;&lt;related-urls&gt;&lt;url&gt;&amp;lt;Go to ISI&amp;gt;://WOS:000419143000008&lt;/url&gt;&lt;/related-urls&gt;&lt;/urls&gt;&lt;isbn&gt;1438-8871&lt;/isbn&gt;&lt;titles&gt;&lt;title&gt;Implementation of the Blended Care Self-Management Program for Caregivers of People With Early-Stage Dementia (Partner in Balance): Process Evaluation of a Randomized Controlled Trial&lt;/title&gt;&lt;secondary-title&gt;Journal of Medical Internet Research&lt;/secondary-title&gt;&lt;/titles&gt;&lt;number&gt;12&lt;/number&gt;&lt;contributors&gt;&lt;authors&gt;&lt;author&gt;Boots, L. M. M.&lt;/author&gt;&lt;author&gt;de Vugt, M. E.&lt;/author&gt;&lt;author&gt;Smeets, C. M. J.&lt;/author&gt;&lt;author&gt;Kempen, Gijm&lt;/author&gt;&lt;author&gt;Verhey, F. R. J.&lt;/author&gt;&lt;/authors&gt;&lt;/contributors&gt;&lt;custom7&gt;e423&lt;/custom7&gt;&lt;added-date format="utc"&gt;1557205612&lt;/added-date&gt;&lt;ref-type name="Journal Article"&gt;17&lt;/ref-type&gt;&lt;rec-number&gt;16694&lt;/rec-number&gt;&lt;last-updated-date format="utc"&gt;1557205612&lt;/last-updated-date&gt;&lt;accession-num&gt;WOS:000419143000008&lt;/accession-num&gt;&lt;electronic-resource-num&gt;10.2196/jmir.7666&lt;/electronic-resource-num&gt;&lt;volume&gt;19&lt;/volume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7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  <w:r w:rsidRPr="001036E1">
              <w:rPr>
                <w:rFonts w:ascii="Times New Roman" w:hAnsi="Times New Roman" w:cs="Times New Roman"/>
              </w:rPr>
              <w:t xml:space="preserve">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Boots&lt;/Author&gt;&lt;Year&gt;2018&lt;/Year&gt;&lt;IDText&gt;Effectiveness of a Blended Care Self-Management Program for Caregivers of People With Early-Stage Dementia (Partner in Balance): Randomized Controlled Trial&lt;/IDText&gt;&lt;DisplayText&gt;(2018)&lt;/DisplayText&gt;&lt;record&gt;&lt;dates&gt;&lt;pub-dates&gt;&lt;date&gt;Jul&lt;/date&gt;&lt;/pub-dates&gt;&lt;year&gt;2018&lt;/year&gt;&lt;/dates&gt;&lt;urls&gt;&lt;related-urls&gt;&lt;url&gt;&amp;lt;Go to ISI&amp;gt;://WOS:000438767800001&lt;/url&gt;&lt;/related-urls&gt;&lt;/urls&gt;&lt;isbn&gt;1438-8871&lt;/isbn&gt;&lt;titles&gt;&lt;title&gt;Effectiveness of a Blended Care Self-Management Program for Caregivers of People With Early-Stage Dementia (Partner in Balance): Randomized Controlled Trial&lt;/title&gt;&lt;secondary-title&gt;Journal of Medical Internet Research&lt;/secondary-title&gt;&lt;/titles&gt;&lt;number&gt;7&lt;/number&gt;&lt;contributors&gt;&lt;authors&gt;&lt;author&gt;Boots, L. M. M.&lt;/author&gt;&lt;author&gt;de Vugt, M. E.&lt;/author&gt;&lt;author&gt;Kempen, Gijm&lt;/author&gt;&lt;author&gt;Verhey, F. R. J.&lt;/author&gt;&lt;/authors&gt;&lt;/contributors&gt;&lt;custom7&gt;e10017&lt;/custom7&gt;&lt;added-date format="utc"&gt;1557205607&lt;/added-date&gt;&lt;ref-type name="Journal Article"&gt;17&lt;/ref-type&gt;&lt;rec-number&gt;16617&lt;/rec-number&gt;&lt;last-updated-date format="utc"&gt;1557205607&lt;/last-updated-date&gt;&lt;accession-num&gt;WOS:000438767800001&lt;/accession-num&gt;&lt;electronic-resource-num&gt;10.2196/10017&lt;/electronic-resource-num&gt;&lt;volume&gt;20&lt;/volume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8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1D1A9DE5" w14:textId="4C8C9AD4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21281769" w14:textId="6FED1740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1A16D9FC" w14:textId="75A1ECAE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79B54CEB" w14:textId="6001C7EB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</w:tcPr>
          <w:p w14:paraId="3B54D24D" w14:textId="3F5F7430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4014A26C" w14:textId="4BF92BE8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72A7E9E4" w14:textId="31162E49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2EC4B5CF" w14:textId="3AFA798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4B7F81EB" w14:textId="361586DD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auto"/>
          </w:tcPr>
          <w:p w14:paraId="75A7E54A" w14:textId="67EFF72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230" w:type="dxa"/>
          </w:tcPr>
          <w:p w14:paraId="45144EAE" w14:textId="72E39D0E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371B3A5C" w14:textId="210D1AF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81" w:type="dxa"/>
          </w:tcPr>
          <w:p w14:paraId="2A9AAA66" w14:textId="31C8D510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AF5FDC" w:rsidRPr="00265F14" w14:paraId="43936721" w14:textId="1AAD9758" w:rsidTr="00AF5FDC">
        <w:tc>
          <w:tcPr>
            <w:tcW w:w="1603" w:type="dxa"/>
          </w:tcPr>
          <w:p w14:paraId="173A5B56" w14:textId="4E79784D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Cristancho-Lacroix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Cristancho-Lacroix&lt;/Author&gt;&lt;Year&gt;2015&lt;/Year&gt;&lt;RecNum&gt;37&lt;/RecNum&gt;&lt;DisplayText&gt;(2015)&lt;/DisplayText&gt;&lt;record&gt;&lt;rec-number&gt;37&lt;/rec-number&gt;&lt;foreign-keys&gt;&lt;key app="EN" db-id="sf9rd2dr4fved1epzebvwapex5paeazf2sd2" timestamp="0"&gt;37&lt;/key&gt;&lt;/foreign-keys&gt;&lt;ref-type name="Journal Article"&gt;17&lt;/ref-type&gt;&lt;contributors&gt;&lt;authors&gt;&lt;author&gt;Cristancho-Lacroix, Victoria&lt;/author&gt;&lt;author&gt;Wrobel, Jérémy&lt;/author&gt;&lt;author&gt;Cantegreil-Kallen, Inge&lt;/author&gt;&lt;author&gt;Dub, Timothée&lt;/author&gt;&lt;author&gt;Rouquette, Alexandra&lt;/author&gt;&lt;author&gt;Rigaud, Anne-Sophie&lt;/author&gt;&lt;/authors&gt;&lt;/contributors&gt;&lt;titles&gt;&lt;title&gt;A web-based psychoeducational program for informal caregivers of patients with Alzheimer&amp;amp;#039;s disease: a pilot randomized controlled trial&lt;/title&gt;&lt;secondary-title&gt;Journal of medical Internet research&lt;/secondary-title&gt;&lt;/titles&gt;&lt;periodical&gt;&lt;full-title&gt;Journal of Medical Internet Research&lt;/full-title&gt;&lt;/periodical&gt;&lt;pages&gt;e117&lt;/pages&gt;&lt;volume&gt;17&lt;/volume&gt;&lt;number&gt;5&lt;/number&gt;&lt;keywords&gt;&lt;keyword&gt;Alzheimer Disease&lt;/keyword&gt;&lt;keyword&gt;Internet&lt;/keyword&gt;&lt;keyword&gt;Ehealth&lt;/keyword&gt;&lt;keyword&gt;Emotional Stress&lt;/keyword&gt;&lt;keyword&gt;Family Caregivers&lt;/keyword&gt;&lt;keyword&gt;Psychological Education&lt;/keyword&gt;&lt;keyword&gt;Qualitative Research&lt;/keyword&gt;&lt;keyword&gt;Randomized Controlled Trials&lt;/keyword&gt;&lt;keyword&gt;Internet&lt;/keyword&gt;&lt;keyword&gt;Alzheimer Disease -- Therapy&lt;/keyword&gt;&lt;keyword&gt;Caregivers -- Psychology&lt;/keyword&gt;&lt;keyword&gt;Stress, Psychological -- Prevention &amp;amp;amp&lt;/keyword&gt;&lt;keyword&gt;Control&lt;/keyword&gt;&lt;/keywords&gt;&lt;dates&gt;&lt;year&gt;2015&lt;/year&gt;&lt;/dates&gt;&lt;urls&gt;&lt;/urls&gt;&lt;electronic-resource-num&gt;10.2196/jmir.3717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5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34CEB082" w14:textId="5A7D5AF1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785642E4" w14:textId="1616A6C5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2051129A" w14:textId="7E08978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61435577" w14:textId="2AA9E638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</w:tcPr>
          <w:p w14:paraId="6F32A6EC" w14:textId="52F1B39B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053A8CC5" w14:textId="1D84232B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32371DBC" w14:textId="7145E4A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077C89AB" w14:textId="21612E0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4FBA2CD4" w14:textId="282EF90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</w:tcPr>
          <w:p w14:paraId="34569456" w14:textId="2D14C735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230" w:type="dxa"/>
            <w:shd w:val="clear" w:color="auto" w:fill="E7E6E6" w:themeFill="background2"/>
          </w:tcPr>
          <w:p w14:paraId="7885807B" w14:textId="112AF62D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349ED556" w14:textId="3832DF7C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4C6B1863" w14:textId="01BE9D1B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AF5FDC" w:rsidRPr="00265F14" w14:paraId="3E434B5F" w14:textId="12A702EE" w:rsidTr="00AF5FDC">
        <w:tc>
          <w:tcPr>
            <w:tcW w:w="1603" w:type="dxa"/>
          </w:tcPr>
          <w:p w14:paraId="08E83CAD" w14:textId="69D51EBA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Dam et al. </w:t>
            </w:r>
            <w:r w:rsidRPr="001036E1">
              <w:rPr>
                <w:rFonts w:ascii="Times New Roman" w:hAnsi="Times New Roman" w:cs="Times New Roman"/>
              </w:rPr>
              <w:fldChar w:fldCharType="begin">
                <w:fldData xml:space="preserve">PEVuZE5vdGU+PENpdGUgRXhjbHVkZUF1dGg9IjEiPjxBdXRob3I+RGFtPC9BdXRob3I+PFllYXI+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RXhjbHVkZUF1dGg9IjEiPjxBdXRob3I+RGFtPC9BdXRob3I+PFllYXI+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1036E1">
              <w:rPr>
                <w:rFonts w:ascii="Times New Roman" w:hAnsi="Times New Roman" w:cs="Times New Roman"/>
              </w:rPr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7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506C6A99" w14:textId="118A5818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6A4260CC" w14:textId="036252E2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0F885D8F" w14:textId="6E126A7C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E7E6E6" w:themeFill="background2"/>
          </w:tcPr>
          <w:p w14:paraId="7D79FC8E" w14:textId="538C14B3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999" w:type="dxa"/>
            <w:shd w:val="clear" w:color="auto" w:fill="E7E6E6" w:themeFill="background2"/>
          </w:tcPr>
          <w:p w14:paraId="4BDAC9F9" w14:textId="40030865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23832F00" w14:textId="4F65DDB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7AAEC8CC" w14:textId="11F772D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1E5A23FC" w14:textId="6C1FA0E0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0323475A" w14:textId="3345FBD2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7B750223" w14:textId="5CFDBF9A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52DFECA1" w14:textId="0DAC6FCF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7385CD41" w14:textId="2B4A0B2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6F201E9C" w14:textId="146BA6DE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</w:tr>
      <w:tr w:rsidR="00AF5FDC" w:rsidRPr="00265F14" w14:paraId="3F48A81C" w14:textId="18FD25EE" w:rsidTr="00AF5FDC">
        <w:tc>
          <w:tcPr>
            <w:tcW w:w="1603" w:type="dxa"/>
          </w:tcPr>
          <w:p w14:paraId="45A75C83" w14:textId="60A68D65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Griffiths et al. </w:t>
            </w:r>
            <w:r w:rsidRPr="001036E1">
              <w:rPr>
                <w:rFonts w:ascii="Times New Roman" w:hAnsi="Times New Roman" w:cs="Times New Roman"/>
              </w:rPr>
              <w:fldChar w:fldCharType="begin">
                <w:fldData xml:space="preserve">PEVuZE5vdGU+PENpdGUgRXhjbHVkZUF1dGg9IjEiPjxBdXRob3I+R3JpZmZpdGhzPC9BdXRob3I+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gRXhjbHVkZUF1dGg9IjEiPjxBdXRob3I+R3JpZmZpdGhzPC9BdXRob3I+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1036E1">
              <w:rPr>
                <w:rFonts w:ascii="Times New Roman" w:hAnsi="Times New Roman" w:cs="Times New Roman"/>
              </w:rPr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8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4094DB5E" w14:textId="7FEDDD6E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29B06D75" w14:textId="6354C264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7063DFD7" w14:textId="45B252DD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428F401A" w14:textId="6521CEA3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  <w:shd w:val="clear" w:color="auto" w:fill="E7E6E6" w:themeFill="background2"/>
          </w:tcPr>
          <w:p w14:paraId="0C9B0F2C" w14:textId="504398AE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33A1C9C6" w14:textId="0F76ABBE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60C69302" w14:textId="56A75816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3D02AB03" w14:textId="6CEB2971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2A677286" w14:textId="57E5F88C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</w:tcPr>
          <w:p w14:paraId="5DA14FC0" w14:textId="14A1D202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230" w:type="dxa"/>
            <w:shd w:val="clear" w:color="auto" w:fill="E7E6E6" w:themeFill="background2"/>
          </w:tcPr>
          <w:p w14:paraId="107D671F" w14:textId="59595D85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35E9D918" w14:textId="546593DA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673A3679" w14:textId="0861BAB7" w:rsidR="00AF5FDC" w:rsidRPr="00265F14" w:rsidRDefault="00AF5FDC" w:rsidP="00C7572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AF5FDC" w:rsidRPr="00265F14" w14:paraId="10E3B33C" w14:textId="4BB4300B" w:rsidTr="00AF5FDC">
        <w:tc>
          <w:tcPr>
            <w:tcW w:w="1603" w:type="dxa"/>
          </w:tcPr>
          <w:p w14:paraId="4BC33918" w14:textId="4BCB8F35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>Han et al.</w:t>
            </w:r>
            <w:r>
              <w:rPr>
                <w:rFonts w:ascii="Times New Roman" w:hAnsi="Times New Roman" w:cs="Times New Roman"/>
              </w:rPr>
              <w:t xml:space="preserve"> (2020)</w:t>
            </w:r>
          </w:p>
        </w:tc>
        <w:tc>
          <w:tcPr>
            <w:tcW w:w="1292" w:type="dxa"/>
          </w:tcPr>
          <w:p w14:paraId="1B721B7F" w14:textId="1FE2F52B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03959F72" w14:textId="60E429FE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1E1296C2" w14:textId="2C2BE388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auto"/>
          </w:tcPr>
          <w:p w14:paraId="4A2E48BF" w14:textId="2AC4A9EE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  <w:shd w:val="clear" w:color="auto" w:fill="auto"/>
          </w:tcPr>
          <w:p w14:paraId="6CA9B109" w14:textId="55B7DAEA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auto"/>
          </w:tcPr>
          <w:p w14:paraId="44F98474" w14:textId="0956197B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  <w:shd w:val="clear" w:color="auto" w:fill="auto"/>
          </w:tcPr>
          <w:p w14:paraId="335B3C6B" w14:textId="471C2853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  <w:shd w:val="clear" w:color="auto" w:fill="auto"/>
          </w:tcPr>
          <w:p w14:paraId="4E29AC63" w14:textId="1E43CB2D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2FC731CD" w14:textId="29D63AB7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07CE452A" w14:textId="1A974F41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0F401EDF" w14:textId="39C8431C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29ED16D9" w14:textId="52C3627C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07924167" w14:textId="2CA61CAB" w:rsidR="00AF5FDC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AF5FDC" w:rsidRPr="00265F14" w14:paraId="0C12D1E9" w14:textId="5ECA2FB0" w:rsidTr="00AF5FDC">
        <w:tc>
          <w:tcPr>
            <w:tcW w:w="1603" w:type="dxa"/>
          </w:tcPr>
          <w:p w14:paraId="4A83AF6E" w14:textId="41598E36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Lorig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Lorig&lt;/Author&gt;&lt;Year&gt;2012&lt;/Year&gt;&lt;RecNum&gt;44&lt;/RecNum&gt;&lt;DisplayText&gt;(2012)&lt;/DisplayText&gt;&lt;record&gt;&lt;rec-number&gt;44&lt;/rec-number&gt;&lt;foreign-keys&gt;&lt;key app="EN" db-id="sf9rd2dr4fved1epzebvwapex5paeazf2sd2" timestamp="0"&gt;44&lt;/key&gt;&lt;/foreign-keys&gt;&lt;ref-type name="Journal Article"&gt;17&lt;/ref-type&gt;&lt;contributors&gt;&lt;authors&gt;&lt;author&gt;Lorig, Kate&lt;/author&gt;&lt;author&gt;Thompson-Gallagher, Dolores&lt;/author&gt;&lt;author&gt;Traylor, Laural&lt;/author&gt;&lt;author&gt;Ritter, Philip L.&lt;/author&gt;&lt;author&gt;Laurent, Diana D.&lt;/author&gt;&lt;author&gt;Plant, Kathryn&lt;/author&gt;&lt;author&gt;Thompson, Larry W.&lt;/author&gt;&lt;author&gt;Hahn, Theodore J.&lt;/author&gt;&lt;/authors&gt;&lt;/contributors&gt;&lt;titles&gt;&lt;title&gt;Building Better Caregivers&lt;/title&gt;&lt;secondary-title&gt;Journal of Applied Gerontology&lt;/secondary-title&gt;&lt;/titles&gt;&lt;pages&gt;423-437&lt;/pages&gt;&lt;volume&gt;31&lt;/volume&gt;&lt;number&gt;3&lt;/number&gt;&lt;keywords&gt;&lt;keyword&gt;Caregivers&lt;/keyword&gt;&lt;keyword&gt;Self-Management&lt;/keyword&gt;&lt;keyword&gt;Internet&lt;/keyword&gt;&lt;keyword&gt;Dementia&lt;/keyword&gt;&lt;keyword&gt;Veterans&lt;/keyword&gt;&lt;/keywords&gt;&lt;dates&gt;&lt;year&gt;2012&lt;/year&gt;&lt;/dates&gt;&lt;isbn&gt;0733-4648&lt;/isbn&gt;&lt;urls&gt;&lt;/urls&gt;&lt;electronic-resource-num&gt;10.1177/0733464810389806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2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38EDDF49" w14:textId="1E613AA6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189BC292" w14:textId="189BC667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2A8426B8" w14:textId="2B172114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2ACE25DB" w14:textId="315CD6EE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  <w:shd w:val="clear" w:color="auto" w:fill="E7E6E6" w:themeFill="background2"/>
          </w:tcPr>
          <w:p w14:paraId="418F0133" w14:textId="51AE3A0F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262DD5AC" w14:textId="690D38CC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476B00A6" w14:textId="3B48DFF9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6F04BFFC" w14:textId="75C52294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24462507" w14:textId="26CC80C7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32074866" w14:textId="0E751342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5C713623" w14:textId="3C7090F6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7E36C8AF" w14:textId="4575F9DE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16BDD7F7" w14:textId="108755D5" w:rsidR="00AF5FDC" w:rsidRPr="00265F14" w:rsidRDefault="00AF5FDC" w:rsidP="00437DD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3E2E14F7" w14:textId="0FA26554" w:rsidTr="00AF5FDC">
        <w:tc>
          <w:tcPr>
            <w:tcW w:w="1603" w:type="dxa"/>
          </w:tcPr>
          <w:p w14:paraId="0E01EB6C" w14:textId="004A5289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Marziali and Donahue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Marziali&lt;/Author&gt;&lt;Year&gt;2006&lt;/Year&gt;&lt;RecNum&gt;16&lt;/RecNum&gt;&lt;DisplayText&gt;(2006)&lt;/DisplayText&gt;&lt;record&gt;&lt;rec-number&gt;16&lt;/rec-number&gt;&lt;foreign-keys&gt;&lt;key app="EN" db-id="sf9rd2dr4fved1epzebvwapex5paeazf2sd2" timestamp="0"&gt;16&lt;/key&gt;&lt;/foreign-keys&gt;&lt;ref-type name="Generic"&gt;13&lt;/ref-type&gt;&lt;contributors&gt;&lt;authors&gt;&lt;author&gt;Marziali, Elsa&lt;/author&gt;&lt;author&gt;Donahue, Peter&lt;/author&gt;&lt;/authors&gt;&lt;/contributors&gt;&lt;titles&gt;&lt;title&gt;Caring for Others: Internet Video-Conferencing Group Intervention for Family Caregivers of Older Adults With Neurodegenerative Disease&lt;/title&gt;&lt;/titles&gt;&lt;pages&gt;398-403&lt;/pages&gt;&lt;volume&gt;46&lt;/volume&gt;&lt;keywords&gt;&lt;keyword&gt;Virtual Psychosocial Support Groups&lt;/keyword&gt;&lt;keyword&gt;Caregivers&lt;/keyword&gt;&lt;keyword&gt;Neurodegenerative Disease&lt;/keyword&gt;&lt;keyword&gt;Web - Based Intervention&lt;/keyword&gt;&lt;keyword&gt;Technology&lt;/keyword&gt;&lt;/keywords&gt;&lt;dates&gt;&lt;year&gt;2006&lt;/year&gt;&lt;/dates&gt;&lt;isbn&gt;0016-9013&lt;/isbn&gt;&lt;urls&gt;&lt;/urls&gt;&lt;electronic-resource-num&gt;10.1093/geront/46.3.398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06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7AB13BA3" w14:textId="6D6F0DD4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7C49DF43" w14:textId="58726929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390701B4" w14:textId="38394082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5CD933AD" w14:textId="076C8350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</w:tcPr>
          <w:p w14:paraId="13A05329" w14:textId="68F63D7F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08A3012C" w14:textId="49A21C22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7070AE14" w14:textId="6B1E2CE0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2DD31ED7" w14:textId="7FAC761F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1752F566" w14:textId="57451624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649D14FB" w14:textId="106F44F0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793AD399" w14:textId="17B46735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60D47C6E" w14:textId="7EE822AF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52B67EDF" w14:textId="1A8EC56D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AF5FDC" w:rsidRPr="00265F14" w14:paraId="65599FC7" w14:textId="397BBD42" w:rsidTr="00AF5FDC">
        <w:tc>
          <w:tcPr>
            <w:tcW w:w="1603" w:type="dxa"/>
          </w:tcPr>
          <w:p w14:paraId="08E72D69" w14:textId="0C4FB810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lastRenderedPageBreak/>
              <w:t xml:space="preserve">Marziali and Garcia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Marziali&lt;/Author&gt;&lt;Year&gt;2011&lt;/Year&gt;&lt;RecNum&gt;45&lt;/RecNum&gt;&lt;DisplayText&gt;(2011)&lt;/DisplayText&gt;&lt;record&gt;&lt;rec-number&gt;45&lt;/rec-number&gt;&lt;foreign-keys&gt;&lt;key app="EN" db-id="sf9rd2dr4fved1epzebvwapex5paeazf2sd2" timestamp="0"&gt;45&lt;/key&gt;&lt;/foreign-keys&gt;&lt;ref-type name="Journal Article"&gt;17&lt;/ref-type&gt;&lt;contributors&gt;&lt;authors&gt;&lt;author&gt;Marziali, Elsa&lt;/author&gt;&lt;author&gt;Garcia, Linda J.&lt;/author&gt;&lt;/authors&gt;&lt;/contributors&gt;&lt;titles&gt;&lt;title&gt;Dementia caregivers&amp;amp;#039; responses to 2 Internet-based intervention programs&lt;/title&gt;&lt;secondary-title&gt;American journal of Alzheimer&amp;amp;#039;s disease and other dementias&lt;/secondary-title&gt;&lt;/titles&gt;&lt;pages&gt;36&lt;/pages&gt;&lt;volume&gt;26&lt;/volume&gt;&lt;number&gt;1&lt;/number&gt;&lt;keywords&gt;&lt;keyword&gt;Internet&lt;/keyword&gt;&lt;keyword&gt;Self-Help Groups&lt;/keyword&gt;&lt;keyword&gt;Caregivers -- Psychology&lt;/keyword&gt;&lt;keyword&gt;Dementia -- Therapy&lt;/keyword&gt;&lt;/keywords&gt;&lt;dates&gt;&lt;year&gt;2011&lt;/year&gt;&lt;/dates&gt;&lt;urls&gt;&lt;/urls&gt;&lt;electronic-resource-num&gt;10.1177/1533317510387586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1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27C5DB47" w14:textId="6D0D8997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6C7A0D3B" w14:textId="3B645739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215A737E" w14:textId="1372F8CE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260D6159" w14:textId="32B5869F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</w:tcPr>
          <w:p w14:paraId="6A5C4C20" w14:textId="78FA6198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71E15BB0" w14:textId="387EEA46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6D8756A3" w14:textId="77EE4230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7C139409" w14:textId="0A6E2593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162321F8" w14:textId="3EA42EE0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5CDAF4F1" w14:textId="3BA7233D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56F3B730" w14:textId="15FFA92A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5EC78D05" w14:textId="0C09671C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2879D7D4" w14:textId="5FC54F26" w:rsidR="00AF5FDC" w:rsidRPr="00265F14" w:rsidRDefault="00AF5FDC" w:rsidP="00862E0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AF5FDC" w:rsidRPr="00265F14" w14:paraId="2A54158B" w14:textId="509503F6" w:rsidTr="00AF5FDC">
        <w:tc>
          <w:tcPr>
            <w:tcW w:w="1603" w:type="dxa"/>
          </w:tcPr>
          <w:p w14:paraId="3A53853D" w14:textId="6FA79F34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McKechnie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McKechnie&lt;/Author&gt;&lt;Year&gt;2014&lt;/Year&gt;&lt;RecNum&gt;18&lt;/RecNum&gt;&lt;DisplayText&gt;(2014)&lt;/DisplayText&gt;&lt;record&gt;&lt;rec-number&gt;18&lt;/rec-number&gt;&lt;foreign-keys&gt;&lt;key app="EN" db-id="sf9rd2dr4fved1epzebvwapex5paeazf2sd2" timestamp="0"&gt;18&lt;/key&gt;&lt;/foreign-keys&gt;&lt;ref-type name="Journal Article"&gt;17&lt;/ref-type&gt;&lt;contributors&gt;&lt;authors&gt;&lt;author&gt;McKechnie, Vicky&lt;/author&gt;&lt;author&gt;Barker, Chris&lt;/author&gt;&lt;author&gt;Stott, Josh&lt;/author&gt;&lt;/authors&gt;&lt;secondary-authors&gt;&lt;author&gt;McKechnie, Vicky&lt;/author&gt;&lt;/secondary-authors&gt;&lt;/contributors&gt;&lt;titles&gt;&lt;title&gt;The Effectiveness of an Internet Support Forum for Carers of People With Dementia: A Pre-Post Cohort Study&lt;/title&gt;&lt;secondary-title&gt;Journal of Medical Internet Research&lt;/secondary-title&gt;&lt;/titles&gt;&lt;periodical&gt;&lt;full-title&gt;Journal of Medical Internet Research&lt;/full-title&gt;&lt;/periodical&gt;&lt;volume&gt;16&lt;/volume&gt;&lt;number&gt;2&lt;/number&gt;&lt;keywords&gt;&lt;keyword&gt;Caregivers&lt;/keyword&gt;&lt;keyword&gt;Senility&lt;/keyword&gt;&lt;keyword&gt;Internet&lt;/keyword&gt;&lt;keyword&gt;Social Support&lt;/keyword&gt;&lt;keyword&gt;Needs&lt;/keyword&gt;&lt;keyword&gt;Self Help Groups&lt;/keyword&gt;&lt;keyword&gt;Hospitals&lt;/keyword&gt;&lt;keyword&gt;Nursing Homes&lt;/keyword&gt;&lt;keyword&gt;Public Health&lt;/keyword&gt;&lt;keyword&gt;Self-Help Support Groups/Networks&lt;/keyword&gt;&lt;keyword&gt;Alzheimer Disease Dementia Caregivers Self-Help Groups Internet&lt;/keyword&gt;&lt;keyword&gt;Article&lt;/keyword&gt;&lt;/keywords&gt;&lt;dates&gt;&lt;year&gt;2014&lt;/year&gt;&lt;/dates&gt;&lt;isbn&gt;1438-8871&lt;/isbn&gt;&lt;urls&gt;&lt;/urls&gt;&lt;electronic-resource-num&gt;10.2196/jmir.3166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4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312B36E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61E4EE5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  <w:shd w:val="clear" w:color="auto" w:fill="E7E6E6" w:themeFill="background2"/>
          </w:tcPr>
          <w:p w14:paraId="26976315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182" w:type="dxa"/>
            <w:shd w:val="clear" w:color="auto" w:fill="E7E6E6" w:themeFill="background2"/>
          </w:tcPr>
          <w:p w14:paraId="18C0E55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999" w:type="dxa"/>
            <w:shd w:val="clear" w:color="auto" w:fill="E7E6E6" w:themeFill="background2"/>
          </w:tcPr>
          <w:p w14:paraId="3B29E8E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51D7F021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64240D8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5627272A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3716688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E7E6E6" w:themeFill="background2"/>
          </w:tcPr>
          <w:p w14:paraId="71B4B69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3CCDBDD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3BF9764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6C3AE445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6</w:t>
            </w:r>
          </w:p>
        </w:tc>
      </w:tr>
      <w:tr w:rsidR="00AF5FDC" w:rsidRPr="00265F14" w14:paraId="52D4FE7B" w14:textId="63E908E3" w:rsidTr="00BD6177">
        <w:tc>
          <w:tcPr>
            <w:tcW w:w="1603" w:type="dxa"/>
          </w:tcPr>
          <w:p w14:paraId="76CB2D51" w14:textId="126CEB7C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Nunez-Naveira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Núñez-Naveira&lt;/Author&gt;&lt;Year&gt;2016&lt;/Year&gt;&lt;RecNum&gt;19&lt;/RecNum&gt;&lt;DisplayText&gt;(2016)&lt;/DisplayText&gt;&lt;record&gt;&lt;rec-number&gt;19&lt;/rec-number&gt;&lt;foreign-keys&gt;&lt;key app="EN" db-id="sf9rd2dr4fved1epzebvwapex5paeazf2sd2" timestamp="0"&gt;19&lt;/key&gt;&lt;/foreign-keys&gt;&lt;ref-type name="Journal Article"&gt;17&lt;/ref-type&gt;&lt;contributors&gt;&lt;authors&gt;&lt;author&gt;Núñez-Naveira, Laura&lt;/author&gt;&lt;author&gt;Alonso-Búa, Begoña&lt;/author&gt;&lt;author&gt;de Labra, Carmen&lt;/author&gt;&lt;author&gt;Gregersen, Rikke&lt;/author&gt;&lt;author&gt;Maibom, Kirsten&lt;/author&gt;&lt;author&gt;Mojs, Ewa&lt;/author&gt;&lt;author&gt;Krawczyk-Wasielewska, Agnieszka&lt;/author&gt;&lt;author&gt;Millán-Calenti, José Carlos&lt;/author&gt;&lt;/authors&gt;&lt;/contributors&gt;&lt;titles&gt;&lt;title&gt;UnderstAID, an ICT Platform to Help Informal Caregivers of People with Dementia: A Pilot Randomized Controlled Study&lt;/title&gt;&lt;secondary-title&gt;BioMed Research International&lt;/secondary-title&gt;&lt;/titles&gt;&lt;periodical&gt;&lt;full-title&gt;BioMed Research International&lt;/full-title&gt;&lt;/periodical&gt;&lt;volume&gt;2016&lt;/volume&gt;&lt;keywords&gt;&lt;keyword&gt;Research Article&lt;/keyword&gt;&lt;/keywords&gt;&lt;dates&gt;&lt;year&gt;2016&lt;/year&gt;&lt;/dates&gt;&lt;isbn&gt;2314-6133&lt;/isbn&gt;&lt;urls&gt;&lt;/urls&gt;&lt;electronic-resource-num&gt;10.1155/2016/5726465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6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6B9662A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03528B0A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10ACBC4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FFFFFF" w:themeFill="background1"/>
          </w:tcPr>
          <w:p w14:paraId="4DC09C42" w14:textId="144CBC4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 xml:space="preserve">Y </w:t>
            </w:r>
          </w:p>
        </w:tc>
        <w:tc>
          <w:tcPr>
            <w:tcW w:w="999" w:type="dxa"/>
            <w:shd w:val="clear" w:color="auto" w:fill="E7E6E6" w:themeFill="background2"/>
          </w:tcPr>
          <w:p w14:paraId="713768F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75C3AA0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6E5E623F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  <w:shd w:val="clear" w:color="auto" w:fill="E7E6E6" w:themeFill="background2"/>
          </w:tcPr>
          <w:p w14:paraId="35EC026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3A24D21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E7E6E6" w:themeFill="background2"/>
          </w:tcPr>
          <w:p w14:paraId="319D217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741A7D6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374A56E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39F3A385" w14:textId="6B9BF3FF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7CF5AE4E" w14:textId="68CF4384" w:rsidTr="00BD6177">
        <w:tc>
          <w:tcPr>
            <w:tcW w:w="1603" w:type="dxa"/>
          </w:tcPr>
          <w:p w14:paraId="5033945E" w14:textId="50DFB464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O’Connor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O&amp;apos;Connor&lt;/Author&gt;&lt;Year&gt;2014&lt;/Year&gt;&lt;RecNum&gt;50&lt;/RecNum&gt;&lt;DisplayText&gt;(2014)&lt;/DisplayText&gt;&lt;record&gt;&lt;rec-number&gt;50&lt;/rec-number&gt;&lt;foreign-keys&gt;&lt;key app="EN" db-id="sf9rd2dr4fved1epzebvwapex5paeazf2sd2" timestamp="1518944964"&gt;50&lt;/key&gt;&lt;/foreign-keys&gt;&lt;ref-type name="Journal Article"&gt;17&lt;/ref-type&gt;&lt;contributors&gt;&lt;authors&gt;&lt;author&gt;O&amp;apos;Connor, Mary-Frances&lt;/author&gt;&lt;author&gt;Arizmendi, Brian J&lt;/author&gt;&lt;author&gt;Kaszniak, Alfred W&lt;/author&gt;&lt;/authors&gt;&lt;/contributors&gt;&lt;titles&gt;&lt;title&gt;Virtually supportive: a feasibility pilot study of an online support group for dementia caregivers in a 3D virtual environment.&lt;/title&gt;&lt;secondary-title&gt;Journal of Aging Studies&lt;/secondary-title&gt;&lt;/titles&gt;&lt;periodical&gt;&lt;full-title&gt;Journal of Aging Studies&lt;/full-title&gt;&lt;/periodical&gt;&lt;pages&gt;87-93&lt;/pages&gt;&lt;volume&gt;30&lt;/volume&gt;&lt;dates&gt;&lt;year&gt;2014&lt;/year&gt;&lt;/dates&gt;&lt;urls&gt;&lt;/urls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4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65CFB24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6BF6A58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  <w:shd w:val="clear" w:color="auto" w:fill="E7E6E6" w:themeFill="background2"/>
          </w:tcPr>
          <w:p w14:paraId="703A240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182" w:type="dxa"/>
            <w:shd w:val="clear" w:color="auto" w:fill="FFFFFF" w:themeFill="background1"/>
          </w:tcPr>
          <w:p w14:paraId="01853308" w14:textId="4E8D0D8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 xml:space="preserve">Y </w:t>
            </w:r>
          </w:p>
        </w:tc>
        <w:tc>
          <w:tcPr>
            <w:tcW w:w="999" w:type="dxa"/>
          </w:tcPr>
          <w:p w14:paraId="6E03719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1529130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63CBFE3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23E525F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28EDD98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47BF12B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083DEE4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4AEB77B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465D1B86" w14:textId="01E9C6C6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07B9CE10" w14:textId="2017909E" w:rsidTr="00BD6177">
        <w:tc>
          <w:tcPr>
            <w:tcW w:w="1603" w:type="dxa"/>
          </w:tcPr>
          <w:p w14:paraId="782CE33D" w14:textId="569B0F25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Pagan-Ortiz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Pagán-Ortiz&lt;/Author&gt;&lt;Year&gt;2014&lt;/Year&gt;&lt;RecNum&gt;42&lt;/RecNum&gt;&lt;DisplayText&gt;(2014)&lt;/DisplayText&gt;&lt;record&gt;&lt;rec-number&gt;42&lt;/rec-number&gt;&lt;foreign-keys&gt;&lt;key app="EN" db-id="sf9rd2dr4fved1epzebvwapex5paeazf2sd2" timestamp="0"&gt;42&lt;/key&gt;&lt;/foreign-keys&gt;&lt;ref-type name="Journal Article"&gt;17&lt;/ref-type&gt;&lt;contributors&gt;&lt;authors&gt;&lt;author&gt;Pagán-Ortiz, Marta E.&lt;/author&gt;&lt;author&gt;Cortés, Dharma E.&lt;/author&gt;&lt;author&gt;Rudloff, Noelle&lt;/author&gt;&lt;author&gt;Weitzman, Patricia&lt;/author&gt;&lt;author&gt;Levkoff, Sue&lt;/author&gt;&lt;/authors&gt;&lt;/contributors&gt;&lt;titles&gt;&lt;title&gt;Use of an Online Community to Provide Support to Caregivers of People With Dementia&lt;/title&gt;&lt;secondary-title&gt;Journal of Gerontological Social Work&lt;/secondary-title&gt;&lt;/titles&gt;&lt;pages&gt;1-16&lt;/pages&gt;&lt;keywords&gt;&lt;keyword&gt;Mixed Methods&lt;/keyword&gt;&lt;keyword&gt;Caregiving&lt;/keyword&gt;&lt;keyword&gt;Dementia&lt;/keyword&gt;&lt;keyword&gt;Ethnicity And Multicultural Issues&lt;/keyword&gt;&lt;keyword&gt;Mental Health And Mental Illness&lt;/keyword&gt;&lt;/keywords&gt;&lt;dates&gt;&lt;year&gt;2014&lt;/year&gt;&lt;/dates&gt;&lt;publisher&gt;Routledge&lt;/publisher&gt;&lt;isbn&gt;0163-4372&lt;/isbn&gt;&lt;urls&gt;&lt;/urls&gt;&lt;electronic-resource-num&gt;10.1080/01634372.2014.901998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4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6D169391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16281DF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1C130D3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FFFFFF" w:themeFill="background1"/>
          </w:tcPr>
          <w:p w14:paraId="21EEA118" w14:textId="255BD1D1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 xml:space="preserve">Y </w:t>
            </w:r>
          </w:p>
        </w:tc>
        <w:tc>
          <w:tcPr>
            <w:tcW w:w="999" w:type="dxa"/>
            <w:shd w:val="clear" w:color="auto" w:fill="E7E6E6" w:themeFill="background2"/>
          </w:tcPr>
          <w:p w14:paraId="5AA6CC5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  <w:shd w:val="clear" w:color="auto" w:fill="E7E6E6" w:themeFill="background2"/>
          </w:tcPr>
          <w:p w14:paraId="4BFA0F6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03" w:type="dxa"/>
            <w:shd w:val="clear" w:color="auto" w:fill="E7E6E6" w:themeFill="background2"/>
          </w:tcPr>
          <w:p w14:paraId="532DCE8A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</w:tcPr>
          <w:p w14:paraId="1F59621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4315040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1847EA5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19F6D49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2D477B4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2A513061" w14:textId="13AED378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</w:tr>
      <w:tr w:rsidR="00AF5FDC" w:rsidRPr="00265F14" w14:paraId="41ECAF35" w14:textId="6A4F1B2D" w:rsidTr="00AF5FDC">
        <w:tc>
          <w:tcPr>
            <w:tcW w:w="1603" w:type="dxa"/>
          </w:tcPr>
          <w:p w14:paraId="7E22E099" w14:textId="1F04E48A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Pierce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Pierce&lt;/Author&gt;&lt;Year&gt;2009&lt;/Year&gt;&lt;RecNum&gt;25&lt;/RecNum&gt;&lt;DisplayText&gt;(2009)&lt;/DisplayText&gt;&lt;record&gt;&lt;rec-number&gt;25&lt;/rec-number&gt;&lt;foreign-keys&gt;&lt;key app="EN" db-id="sf9rd2dr4fved1epzebvwapex5paeazf2sd2" timestamp="0"&gt;25&lt;/key&gt;&lt;/foreign-keys&gt;&lt;ref-type name="Journal Article"&gt;17&lt;/ref-type&gt;&lt;contributors&gt;&lt;authors&gt;&lt;author&gt;Pierce, Linda L.&lt;/author&gt;&lt;author&gt;Steiner, Victoria L.&lt;/author&gt;&lt;author&gt;Khuder, Sadik A.&lt;/author&gt;&lt;author&gt;Govoni, Amy L.&lt;/author&gt;&lt;author&gt;Horn, Lawrence J.&lt;/author&gt;&lt;/authors&gt;&lt;/contributors&gt;&lt;titles&gt;&lt;title&gt;The effect of a Web- based stroke intervention on carers&amp;amp;#039; well- being and survivors&amp;amp;#039; use of healthcare services&lt;/title&gt;&lt;secondary-title&gt;Disability &amp;amp;amp; Rehabilitation, 2009, Vol.31(20), p.1676-1684&lt;/secondary-title&gt;&lt;/titles&gt;&lt;pages&gt;1676-1684&lt;/pages&gt;&lt;volume&gt;31&lt;/volume&gt;&lt;number&gt;20&lt;/number&gt;&lt;keywords&gt;&lt;keyword&gt;Research Papers&lt;/keyword&gt;&lt;/keywords&gt;&lt;dates&gt;&lt;year&gt;2009&lt;/year&gt;&lt;/dates&gt;&lt;publisher&gt;UK: Informa UK Ltd&lt;/publisher&gt;&lt;isbn&gt;0963-8288&lt;/isbn&gt;&lt;urls&gt;&lt;/urls&gt;&lt;electronic-resource-num&gt;10.1080/09638280902751972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09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1B0F54E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3638FD8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4364100B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E7E6E6" w:themeFill="background2"/>
          </w:tcPr>
          <w:p w14:paraId="70C85F91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999" w:type="dxa"/>
          </w:tcPr>
          <w:p w14:paraId="52073B41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7A7916EF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1271C55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31AD420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  <w:shd w:val="clear" w:color="auto" w:fill="E7E6E6" w:themeFill="background2"/>
          </w:tcPr>
          <w:p w14:paraId="5ECBA83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876" w:type="dxa"/>
            <w:shd w:val="clear" w:color="auto" w:fill="E7E6E6" w:themeFill="background2"/>
          </w:tcPr>
          <w:p w14:paraId="4601285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35763E3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143DBA4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1F20A1D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4F61737B" w14:textId="61260792" w:rsidTr="00AF5FDC">
        <w:tc>
          <w:tcPr>
            <w:tcW w:w="1603" w:type="dxa"/>
          </w:tcPr>
          <w:p w14:paraId="300A6DC1" w14:textId="7B5B78A6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Rotondi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Rotondi&lt;/Author&gt;&lt;Year&gt;2005&lt;/Year&gt;&lt;RecNum&gt;43&lt;/RecNum&gt;&lt;DisplayText&gt;(2005)&lt;/DisplayText&gt;&lt;record&gt;&lt;rec-number&gt;43&lt;/rec-number&gt;&lt;foreign-keys&gt;&lt;key app="EN" db-id="sf9rd2dr4fved1epzebvwapex5paeazf2sd2" timestamp="0"&gt;43&lt;/key&gt;&lt;/foreign-keys&gt;&lt;ref-type name="Journal Article"&gt;17&lt;/ref-type&gt;&lt;contributors&gt;&lt;authors&gt;&lt;author&gt;Rotondi, J. Armando&lt;/author&gt;&lt;author&gt;Sinkule, J. Jennifer&lt;/author&gt;&lt;author&gt;Spring, J. Michael&lt;/author&gt;&lt;/authors&gt;&lt;/contributors&gt;&lt;titles&gt;&lt;title&gt;An Interactive Web-based Intervention for Persons With TBI and Their Families: Use and Evaluation by Female Significant Others&lt;/title&gt;&lt;secondary-title&gt;Journal of Head Trauma Rehabilitation&lt;/secondary-title&gt;&lt;/titles&gt;&lt;pages&gt;173-185&lt;/pages&gt;&lt;volume&gt;20&lt;/volume&gt;&lt;number&gt;2&lt;/number&gt;&lt;keywords&gt;&lt;keyword&gt;Caregivers&lt;/keyword&gt;&lt;keyword&gt;Internet&lt;/keyword&gt;&lt;keyword&gt;Self-Help Groups&lt;/keyword&gt;&lt;keyword&gt;Brain Injuries -- Rehabilitation&lt;/keyword&gt;&lt;/keywords&gt;&lt;dates&gt;&lt;year&gt;2005&lt;/year&gt;&lt;/dates&gt;&lt;isbn&gt;0885-9701&lt;/isbn&gt;&lt;urls&gt;&lt;/urls&gt;&lt;electronic-resource-num&gt;10.1097/00001199-200503000-00005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05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1B21555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68D498D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3EF94C7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  <w:shd w:val="clear" w:color="auto" w:fill="E7E6E6" w:themeFill="background2"/>
          </w:tcPr>
          <w:p w14:paraId="7CF69C6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999" w:type="dxa"/>
            <w:shd w:val="clear" w:color="auto" w:fill="E7E6E6" w:themeFill="background2"/>
          </w:tcPr>
          <w:p w14:paraId="1BDB50A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035" w:type="dxa"/>
          </w:tcPr>
          <w:p w14:paraId="47B298F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29A25A2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546A3727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09D2C5F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E7E6E6" w:themeFill="background2"/>
          </w:tcPr>
          <w:p w14:paraId="76012C5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260E9B09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195E8050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596D40F2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7</w:t>
            </w:r>
          </w:p>
        </w:tc>
      </w:tr>
      <w:tr w:rsidR="00AF5FDC" w:rsidRPr="00265F14" w14:paraId="7C1A0DB2" w14:textId="314C1BF7" w:rsidTr="00AF5FDC">
        <w:tc>
          <w:tcPr>
            <w:tcW w:w="1603" w:type="dxa"/>
          </w:tcPr>
          <w:p w14:paraId="68982147" w14:textId="0B814E2C" w:rsidR="00AF5FDC" w:rsidRPr="001036E1" w:rsidRDefault="00AF5FDC" w:rsidP="001036E1">
            <w:pPr>
              <w:pStyle w:val="ListParagraph"/>
              <w:numPr>
                <w:ilvl w:val="0"/>
                <w:numId w:val="1"/>
              </w:numPr>
              <w:spacing w:after="120"/>
              <w:rPr>
                <w:rFonts w:ascii="Times New Roman" w:hAnsi="Times New Roman" w:cs="Times New Roman"/>
              </w:rPr>
            </w:pPr>
            <w:r w:rsidRPr="001036E1">
              <w:rPr>
                <w:rFonts w:ascii="Times New Roman" w:hAnsi="Times New Roman" w:cs="Times New Roman"/>
              </w:rPr>
              <w:t xml:space="preserve">Smith et al. </w:t>
            </w:r>
            <w:r w:rsidRPr="001036E1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 ExcludeAuth="1"&gt;&lt;Author&gt;Smith&lt;/Author&gt;&lt;Year&gt;2012&lt;/Year&gt;&lt;RecNum&gt;41&lt;/RecNum&gt;&lt;DisplayText&gt;(2012)&lt;/DisplayText&gt;&lt;record&gt;&lt;rec-number&gt;41&lt;/rec-number&gt;&lt;foreign-keys&gt;&lt;key app="EN" db-id="sf9rd2dr4fved1epzebvwapex5paeazf2sd2" timestamp="0"&gt;41&lt;/key&gt;&lt;/foreign-keys&gt;&lt;ref-type name="Journal Article"&gt;17&lt;/ref-type&gt;&lt;contributors&gt;&lt;authors&gt;&lt;author&gt;Smith, Gregory C.&lt;/author&gt;&lt;author&gt;Egbert, Nichole&lt;/author&gt;&lt;author&gt;Dellman-Jenkins, Mary&lt;/author&gt;&lt;author&gt;Nanna, Kevin&lt;/author&gt;&lt;author&gt;Palmieri, Patrick A.&lt;/author&gt;&lt;/authors&gt;&lt;secondary-authors&gt;&lt;author&gt;Wegener, Stephen&lt;/author&gt;&lt;/secondary-authors&gt;&lt;/contributors&gt;&lt;titles&gt;&lt;title&gt;Reducing Depression in Stroke Survivors and Their Informal Caregivers: A Randomized Clinical Trial of a Web- Based Intervention&lt;/title&gt;&lt;secondary-title&gt;Rehabilitation Psychology&lt;/secondary-title&gt;&lt;/titles&gt;&lt;pages&gt;196-206&lt;/pages&gt;&lt;volume&gt;57&lt;/volume&gt;&lt;number&gt;3&lt;/number&gt;&lt;keywords&gt;&lt;keyword&gt;Family Caregiving&lt;/keyword&gt;&lt;keyword&gt;Dyad&lt;/keyword&gt;&lt;keyword&gt;Depression&lt;/keyword&gt;&lt;keyword&gt;Stroke&lt;/keyword&gt;&lt;keyword&gt;Telehealth&lt;/keyword&gt;&lt;/keywords&gt;&lt;dates&gt;&lt;year&gt;2012&lt;/year&gt;&lt;/dates&gt;&lt;isbn&gt;0090-5550&lt;/isbn&gt;&lt;urls&gt;&lt;/urls&gt;&lt;electronic-resource-num&gt;10.1037/a0029587&lt;/electronic-resource-num&gt;&lt;/record&gt;&lt;/Cite&gt;&lt;/EndNote&gt;</w:instrText>
            </w:r>
            <w:r w:rsidRPr="001036E1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012)</w:t>
            </w:r>
            <w:r w:rsidRPr="001036E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92" w:type="dxa"/>
          </w:tcPr>
          <w:p w14:paraId="2F419AB4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644" w:type="dxa"/>
          </w:tcPr>
          <w:p w14:paraId="02D8B32D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23" w:type="dxa"/>
          </w:tcPr>
          <w:p w14:paraId="4E5E7946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182" w:type="dxa"/>
          </w:tcPr>
          <w:p w14:paraId="195F478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9" w:type="dxa"/>
          </w:tcPr>
          <w:p w14:paraId="7748C3E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3D8FC93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03" w:type="dxa"/>
          </w:tcPr>
          <w:p w14:paraId="5027E0AE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742" w:type="dxa"/>
          </w:tcPr>
          <w:p w14:paraId="24E363E8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1035" w:type="dxa"/>
          </w:tcPr>
          <w:p w14:paraId="427C75F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876" w:type="dxa"/>
            <w:shd w:val="clear" w:color="auto" w:fill="E7E6E6" w:themeFill="background2"/>
          </w:tcPr>
          <w:p w14:paraId="3BC5CDBC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230" w:type="dxa"/>
            <w:shd w:val="clear" w:color="auto" w:fill="E7E6E6" w:themeFill="background2"/>
          </w:tcPr>
          <w:p w14:paraId="2E7272B3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742" w:type="dxa"/>
            <w:shd w:val="clear" w:color="auto" w:fill="E7E6E6" w:themeFill="background2"/>
          </w:tcPr>
          <w:p w14:paraId="77A708DA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681" w:type="dxa"/>
          </w:tcPr>
          <w:p w14:paraId="5E0B8C81" w14:textId="77777777" w:rsidR="00AF5FDC" w:rsidRPr="00265F14" w:rsidRDefault="00AF5FDC" w:rsidP="0064349F">
            <w:pPr>
              <w:rPr>
                <w:rFonts w:ascii="Times New Roman" w:hAnsi="Times New Roman" w:cs="Times New Roman"/>
              </w:rPr>
            </w:pPr>
            <w:r w:rsidRPr="00265F14">
              <w:rPr>
                <w:rFonts w:ascii="Times New Roman" w:hAnsi="Times New Roman" w:cs="Times New Roman"/>
              </w:rPr>
              <w:t>9</w:t>
            </w:r>
          </w:p>
        </w:tc>
      </w:tr>
      <w:tr w:rsidR="00AF5FDC" w:rsidRPr="00265F14" w14:paraId="7E5DACC6" w14:textId="77777777" w:rsidTr="00AF5FDC">
        <w:tc>
          <w:tcPr>
            <w:tcW w:w="1603" w:type="dxa"/>
          </w:tcPr>
          <w:p w14:paraId="1C452AA7" w14:textId="310B5FF2" w:rsidR="00AF5FDC" w:rsidRPr="001036E1" w:rsidRDefault="00AF5FDC" w:rsidP="001036E1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292" w:type="dxa"/>
            <w:vAlign w:val="bottom"/>
          </w:tcPr>
          <w:p w14:paraId="24821506" w14:textId="0A47FA78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  <w:tc>
          <w:tcPr>
            <w:tcW w:w="644" w:type="dxa"/>
            <w:vAlign w:val="bottom"/>
          </w:tcPr>
          <w:p w14:paraId="2D6D3E2E" w14:textId="066071DD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  <w:tc>
          <w:tcPr>
            <w:tcW w:w="1023" w:type="dxa"/>
            <w:vAlign w:val="bottom"/>
          </w:tcPr>
          <w:p w14:paraId="52F72AA0" w14:textId="3CFCDB77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1182" w:type="dxa"/>
            <w:vAlign w:val="bottom"/>
          </w:tcPr>
          <w:p w14:paraId="6F2B13A4" w14:textId="7D9183A6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  <w:r w:rsidR="008478AD"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999" w:type="dxa"/>
            <w:vAlign w:val="bottom"/>
          </w:tcPr>
          <w:p w14:paraId="629D5A69" w14:textId="773837C9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  <w:tc>
          <w:tcPr>
            <w:tcW w:w="1035" w:type="dxa"/>
            <w:vAlign w:val="bottom"/>
          </w:tcPr>
          <w:p w14:paraId="49A25446" w14:textId="42C1247D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803" w:type="dxa"/>
            <w:vAlign w:val="bottom"/>
          </w:tcPr>
          <w:p w14:paraId="7387CB02" w14:textId="06A19CAA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742" w:type="dxa"/>
            <w:vAlign w:val="bottom"/>
          </w:tcPr>
          <w:p w14:paraId="3B83F3CD" w14:textId="0103E3A7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1035" w:type="dxa"/>
            <w:vAlign w:val="bottom"/>
          </w:tcPr>
          <w:p w14:paraId="502CE4DA" w14:textId="0D41327F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876" w:type="dxa"/>
            <w:shd w:val="clear" w:color="auto" w:fill="E7E6E6" w:themeFill="background2"/>
            <w:vAlign w:val="bottom"/>
          </w:tcPr>
          <w:p w14:paraId="65544FD1" w14:textId="193AE7CA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230" w:type="dxa"/>
            <w:shd w:val="clear" w:color="auto" w:fill="E7E6E6" w:themeFill="background2"/>
            <w:vAlign w:val="bottom"/>
          </w:tcPr>
          <w:p w14:paraId="6E86EFD9" w14:textId="03DAF176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742" w:type="dxa"/>
            <w:shd w:val="clear" w:color="auto" w:fill="E7E6E6" w:themeFill="background2"/>
            <w:vAlign w:val="bottom"/>
          </w:tcPr>
          <w:p w14:paraId="49AC3963" w14:textId="016DF920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681" w:type="dxa"/>
            <w:vAlign w:val="bottom"/>
          </w:tcPr>
          <w:p w14:paraId="6F2277FC" w14:textId="72FAF3C3" w:rsidR="00AF5FDC" w:rsidRPr="00265F14" w:rsidRDefault="00AF5FDC" w:rsidP="000A135C">
            <w:pPr>
              <w:rPr>
                <w:rFonts w:ascii="Times New Roman" w:hAnsi="Times New Roman" w:cs="Times New Roman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</w:tr>
    </w:tbl>
    <w:p w14:paraId="65F7409C" w14:textId="77777777" w:rsidR="008E0CEF" w:rsidRDefault="008E0CEF"/>
    <w:p w14:paraId="35295884" w14:textId="77777777" w:rsidR="008E0CEF" w:rsidRDefault="008E0CEF"/>
    <w:p w14:paraId="741F6D15" w14:textId="77777777" w:rsidR="008E0CEF" w:rsidRPr="008E0CEF" w:rsidRDefault="008E0CEF" w:rsidP="008E0CE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E0CEF">
        <w:t xml:space="preserve">Austrom, M. G., Geros, K. N., Hemmerlein, K., McGuire, S. M., Gao, S., Brown, S. A., et al. (2015). Use of a multiparty web based videoconference support group for family caregivers: Innovative practice. </w:t>
      </w:r>
      <w:r w:rsidRPr="008E0CEF">
        <w:rPr>
          <w:i/>
        </w:rPr>
        <w:t>Dementia, 14</w:t>
      </w:r>
      <w:r w:rsidRPr="008E0CEF">
        <w:t>(5), 682-690.</w:t>
      </w:r>
    </w:p>
    <w:p w14:paraId="2F0D0B8E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Bateman, D. R., Brady, E., Wilkerson, D., Yi, E.-H., Karanam, Y., &amp; Callahan, C. M. (2017). Comparing Crowdsourcing and Friendsourcing: A Social Media-Based Feasibility Study to Support Alzheimer Disease Caregivers. </w:t>
      </w:r>
      <w:r w:rsidRPr="008E0CEF">
        <w:rPr>
          <w:i/>
        </w:rPr>
        <w:t>JMIR Research Protocols, 6</w:t>
      </w:r>
      <w:r w:rsidRPr="008E0CEF">
        <w:t>(4), e56.</w:t>
      </w:r>
    </w:p>
    <w:p w14:paraId="3FE68F40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lastRenderedPageBreak/>
        <w:t xml:space="preserve">Boots, L. M. M., de Vugt, M. E., Kempen, G., &amp; Verhey, F. R. J. (2018). Effectiveness of a Blended Care Self-Management Program for Caregivers of People With Early-Stage Dementia (Partner in Balance): Randomized Controlled Trial. </w:t>
      </w:r>
      <w:r w:rsidRPr="008E0CEF">
        <w:rPr>
          <w:i/>
        </w:rPr>
        <w:t>Journal of Medical Internet Research, 20</w:t>
      </w:r>
      <w:r w:rsidRPr="008E0CEF">
        <w:t>(7).</w:t>
      </w:r>
    </w:p>
    <w:p w14:paraId="2E1CFAB5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Boots, L. M. M., de Vugt, M. E., Smeets, C. M. J., Kempen, G., &amp; Verhey, F. R. J. (2017). Implementation of the Blended Care Self-Management Program for Caregivers of People With Early-Stage Dementia (Partner in Balance): Process Evaluation of a Randomized Controlled Trial. </w:t>
      </w:r>
      <w:r w:rsidRPr="008E0CEF">
        <w:rPr>
          <w:i/>
        </w:rPr>
        <w:t>Journal of Medical Internet Research, 19</w:t>
      </w:r>
      <w:r w:rsidRPr="008E0CEF">
        <w:t>(12).</w:t>
      </w:r>
    </w:p>
    <w:p w14:paraId="41598CB4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Cristancho-Lacroix, V., Wrobel, J., Cantegreil-Kallen, I., Dub, T., Rouquette, A., &amp; Rigaud, A.-S. (2015). A web-based psychoeducational program for informal caregivers of patients with Alzheimer&amp;#039;s disease: a pilot randomized controlled trial. </w:t>
      </w:r>
      <w:r w:rsidRPr="008E0CEF">
        <w:rPr>
          <w:i/>
        </w:rPr>
        <w:t>Journal of medical Internet research, 17</w:t>
      </w:r>
      <w:r w:rsidRPr="008E0CEF">
        <w:t>(5), e117.</w:t>
      </w:r>
    </w:p>
    <w:p w14:paraId="6533CFF0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Dam, A. E. H., Van Boxtel, M. P. J., Rozendaal, N., Verhey, F. R. J., &amp; De Vugt, M. E. (2017). Development and feasibility of Inlife: A pilot study of an online social support intervention for informal caregivers of people with dementia. </w:t>
      </w:r>
      <w:r w:rsidRPr="008E0CEF">
        <w:rPr>
          <w:i/>
        </w:rPr>
        <w:t>PLoS ONE, 12</w:t>
      </w:r>
      <w:r w:rsidRPr="008E0CEF">
        <w:t>(9).</w:t>
      </w:r>
    </w:p>
    <w:p w14:paraId="3D21E967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Griffiths, P. C., Kovaleva, M., Higgins, M., Langston, A. H., &amp; Hepburn, K. (2018). Tele-Savvy: An Online Program for Dementia Caregivers. </w:t>
      </w:r>
      <w:r w:rsidRPr="008E0CEF">
        <w:rPr>
          <w:i/>
        </w:rPr>
        <w:t>American Journal of Alzheimer's Disease and other Dementias, 33</w:t>
      </w:r>
      <w:r w:rsidRPr="008E0CEF">
        <w:t>(5), 269-276.</w:t>
      </w:r>
    </w:p>
    <w:p w14:paraId="07C3E10C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Lorig, K., Thompson-Gallagher, D., Traylor, L., Ritter, P. L., Laurent, D. D., Plant, K., et al. (2012). Building Better Caregivers. </w:t>
      </w:r>
      <w:r w:rsidRPr="008E0CEF">
        <w:rPr>
          <w:i/>
        </w:rPr>
        <w:t>Journal of Applied Gerontology, 31</w:t>
      </w:r>
      <w:r w:rsidRPr="008E0CEF">
        <w:t>(3), 423-437.</w:t>
      </w:r>
    </w:p>
    <w:p w14:paraId="1A2B5CD8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Marziali, E., &amp; Donahue, P. (2006). </w:t>
      </w:r>
      <w:r w:rsidRPr="008E0CEF">
        <w:rPr>
          <w:i/>
        </w:rPr>
        <w:t>Caring for Others: Internet Video-Conferencing Group Intervention for Family Caregivers of Older Adults With Neurodegenerative Disease</w:t>
      </w:r>
      <w:r w:rsidRPr="008E0CEF">
        <w:t>. doi:10.1093/geront/46.3.398</w:t>
      </w:r>
    </w:p>
    <w:p w14:paraId="3B06F8BB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Marziali, E., &amp; Garcia, L. J. (2011). Dementia caregivers&amp;#039; responses to 2 Internet-based intervention programs. </w:t>
      </w:r>
      <w:r w:rsidRPr="008E0CEF">
        <w:rPr>
          <w:i/>
        </w:rPr>
        <w:t>American journal of Alzheimer&amp;#039;s disease and other dementias, 26</w:t>
      </w:r>
      <w:r w:rsidRPr="008E0CEF">
        <w:t>(1), 36.</w:t>
      </w:r>
    </w:p>
    <w:p w14:paraId="0039159C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McKechnie, V., Barker, C., &amp; Stott, J. (2014). The Effectiveness of an Internet Support Forum for Carers of People With Dementia: A Pre-Post Cohort Study. </w:t>
      </w:r>
      <w:r w:rsidRPr="008E0CEF">
        <w:rPr>
          <w:i/>
        </w:rPr>
        <w:t>Journal of Medical Internet Research, 16</w:t>
      </w:r>
      <w:r w:rsidRPr="008E0CEF">
        <w:t>(2).</w:t>
      </w:r>
    </w:p>
    <w:p w14:paraId="55D8105E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Núñez-Naveira, L., Alonso-Búa, B., de Labra, C., Gregersen, R., Maibom, K., Mojs, E., et al. (2016). UnderstAID, an ICT Platform to Help Informal Caregivers of People with Dementia: A Pilot Randomized Controlled Study. </w:t>
      </w:r>
      <w:r w:rsidRPr="008E0CEF">
        <w:rPr>
          <w:i/>
        </w:rPr>
        <w:t>BioMed Research International, 2016</w:t>
      </w:r>
      <w:r w:rsidRPr="008E0CEF">
        <w:t>.</w:t>
      </w:r>
    </w:p>
    <w:p w14:paraId="5493B2E2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O'Connor, M.-F., Arizmendi, B. J., &amp; Kaszniak, A. W. (2014). Virtually supportive: a feasibility pilot study of an online support group for dementia caregivers in a 3D virtual environment. </w:t>
      </w:r>
      <w:r w:rsidRPr="008E0CEF">
        <w:rPr>
          <w:i/>
        </w:rPr>
        <w:t>Journal of Aging Studies, 30</w:t>
      </w:r>
      <w:r w:rsidRPr="008E0CEF">
        <w:t>, 87-93.</w:t>
      </w:r>
    </w:p>
    <w:p w14:paraId="624997DC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Pagán-Ortiz, M. E., Cortés, D. E., Rudloff, N., Weitzman, P., &amp; Levkoff, S. (2014). Use of an Online Community to Provide Support to Caregivers of People With Dementia. </w:t>
      </w:r>
      <w:r w:rsidRPr="008E0CEF">
        <w:rPr>
          <w:i/>
        </w:rPr>
        <w:t>Journal of Gerontological Social Work</w:t>
      </w:r>
      <w:r w:rsidRPr="008E0CEF">
        <w:t>, 1-16.</w:t>
      </w:r>
    </w:p>
    <w:p w14:paraId="5D8BCAB0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Pierce, L. L., Steiner, V. L., Khuder, S. A., Govoni, A. L., &amp; Horn, L. J. (2009). The effect of a Web- based stroke intervention on carers&amp;#039; well- being and survivors&amp;#039; use of healthcare services. </w:t>
      </w:r>
      <w:r w:rsidRPr="008E0CEF">
        <w:rPr>
          <w:i/>
        </w:rPr>
        <w:t>Disability &amp;amp; Rehabilitation, 2009, Vol.31(20), p.1676-1684, 31</w:t>
      </w:r>
      <w:r w:rsidRPr="008E0CEF">
        <w:t>(20), 1676-1684.</w:t>
      </w:r>
    </w:p>
    <w:p w14:paraId="194DDE60" w14:textId="77777777" w:rsidR="008E0CEF" w:rsidRPr="008E0CEF" w:rsidRDefault="008E0CEF" w:rsidP="008E0CEF">
      <w:pPr>
        <w:pStyle w:val="EndNoteBibliography"/>
        <w:spacing w:after="0"/>
        <w:ind w:left="720" w:hanging="720"/>
      </w:pPr>
      <w:r w:rsidRPr="008E0CEF">
        <w:t xml:space="preserve">Rotondi, J. A., Sinkule, J. J., &amp; Spring, J. M. (2005). An Interactive Web-based Intervention for Persons With TBI and Their Families: Use and Evaluation by Female Significant Others. </w:t>
      </w:r>
      <w:r w:rsidRPr="008E0CEF">
        <w:rPr>
          <w:i/>
        </w:rPr>
        <w:t>Journal of Head Trauma Rehabilitation, 20</w:t>
      </w:r>
      <w:r w:rsidRPr="008E0CEF">
        <w:t>(2), 173-185.</w:t>
      </w:r>
    </w:p>
    <w:p w14:paraId="641838C0" w14:textId="77777777" w:rsidR="008E0CEF" w:rsidRPr="008E0CEF" w:rsidRDefault="008E0CEF" w:rsidP="008E0CEF">
      <w:pPr>
        <w:pStyle w:val="EndNoteBibliography"/>
        <w:ind w:left="720" w:hanging="720"/>
      </w:pPr>
      <w:r w:rsidRPr="008E0CEF">
        <w:t xml:space="preserve">Smith, G. C., Egbert, N., Dellman-Jenkins, M., Nanna, K., &amp; Palmieri, P. A. (2012). Reducing Depression in Stroke Survivors and Their Informal Caregivers: A Randomized Clinical Trial of a Web- Based Intervention. </w:t>
      </w:r>
      <w:r w:rsidRPr="008E0CEF">
        <w:rPr>
          <w:i/>
        </w:rPr>
        <w:t>Rehabilitation Psychology, 57</w:t>
      </w:r>
      <w:r w:rsidRPr="008E0CEF">
        <w:t>(3), 196-206.</w:t>
      </w:r>
    </w:p>
    <w:p w14:paraId="0E8C67E5" w14:textId="78FEDAAE" w:rsidR="005C0A1B" w:rsidRDefault="008E0CEF">
      <w:r>
        <w:fldChar w:fldCharType="end"/>
      </w:r>
    </w:p>
    <w:sectPr w:rsidR="005C0A1B" w:rsidSect="005C0A1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CF010BC"/>
    <w:multiLevelType w:val="hybridMultilevel"/>
    <w:tmpl w:val="AE44D538"/>
    <w:lvl w:ilvl="0" w:tplc="87A09526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1 APA 6th 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C0A1B"/>
    <w:rsid w:val="000A135C"/>
    <w:rsid w:val="000B0EE5"/>
    <w:rsid w:val="001036E1"/>
    <w:rsid w:val="001D6EDA"/>
    <w:rsid w:val="001E3A57"/>
    <w:rsid w:val="001E7C04"/>
    <w:rsid w:val="00255C1A"/>
    <w:rsid w:val="00265F14"/>
    <w:rsid w:val="002C6103"/>
    <w:rsid w:val="002E7390"/>
    <w:rsid w:val="003033ED"/>
    <w:rsid w:val="003423FB"/>
    <w:rsid w:val="0037281C"/>
    <w:rsid w:val="003C14D1"/>
    <w:rsid w:val="003F0D33"/>
    <w:rsid w:val="004A2A65"/>
    <w:rsid w:val="005C0A1B"/>
    <w:rsid w:val="005D4959"/>
    <w:rsid w:val="005E77A1"/>
    <w:rsid w:val="0064349F"/>
    <w:rsid w:val="00740CAD"/>
    <w:rsid w:val="008130E0"/>
    <w:rsid w:val="008478AD"/>
    <w:rsid w:val="00862E0C"/>
    <w:rsid w:val="008C352A"/>
    <w:rsid w:val="008E0CEF"/>
    <w:rsid w:val="00930813"/>
    <w:rsid w:val="00935393"/>
    <w:rsid w:val="009C54F2"/>
    <w:rsid w:val="009F4EED"/>
    <w:rsid w:val="00A224F5"/>
    <w:rsid w:val="00A31FD6"/>
    <w:rsid w:val="00A42C05"/>
    <w:rsid w:val="00AC2575"/>
    <w:rsid w:val="00AD5344"/>
    <w:rsid w:val="00AF5FDC"/>
    <w:rsid w:val="00B124D7"/>
    <w:rsid w:val="00B14F03"/>
    <w:rsid w:val="00BD6177"/>
    <w:rsid w:val="00CD25D4"/>
    <w:rsid w:val="00CD2961"/>
    <w:rsid w:val="00E71DEE"/>
    <w:rsid w:val="00EC3CB6"/>
    <w:rsid w:val="00EF67F4"/>
    <w:rsid w:val="00F40229"/>
    <w:rsid w:val="00FE07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5A58F7"/>
  <w15:chartTrackingRefBased/>
  <w15:docId w15:val="{9D1AEE72-B36A-48BB-812F-0ADF4132B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C0A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124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24D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E73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73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739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73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7390"/>
    <w:rPr>
      <w:b/>
      <w:bCs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2E739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E0CE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E0CEF"/>
  </w:style>
  <w:style w:type="character" w:customStyle="1" w:styleId="EndNoteBibliographyTitleChar">
    <w:name w:val="EndNote Bibliography Title Char"/>
    <w:basedOn w:val="ListParagraphChar"/>
    <w:link w:val="EndNoteBibliographyTitle"/>
    <w:rsid w:val="008E0CE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E0CE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E0CE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8839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3</Pages>
  <Words>3516</Words>
  <Characters>20046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ern Cross University</Company>
  <LinksUpToDate>false</LinksUpToDate>
  <CharactersWithSpaces>23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ine Shrubsole</dc:creator>
  <cp:keywords/>
  <dc:description/>
  <cp:lastModifiedBy>Sarah Jane Wallace</cp:lastModifiedBy>
  <cp:revision>12</cp:revision>
  <dcterms:created xsi:type="dcterms:W3CDTF">2020-11-26T11:38:00Z</dcterms:created>
  <dcterms:modified xsi:type="dcterms:W3CDTF">2020-11-30T03:00:00Z</dcterms:modified>
</cp:coreProperties>
</file>